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7C5A" w:rsidRDefault="0007798C" w:rsidP="009E7C5A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 xml:space="preserve">ATTACHMENT </w:t>
      </w:r>
      <w:r w:rsidR="0085109E">
        <w:rPr>
          <w:rFonts w:ascii="Times New Roman" w:hAnsi="Times New Roman" w:cs="Times New Roman"/>
          <w:b/>
          <w:sz w:val="24"/>
          <w:szCs w:val="24"/>
        </w:rPr>
        <w:t>10</w:t>
      </w:r>
    </w:p>
    <w:p w:rsidR="009E7C5A" w:rsidRPr="00EE7D54" w:rsidRDefault="00B946AD" w:rsidP="009E7C5A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IST OF </w:t>
      </w:r>
      <w:r w:rsidR="004B4ABC">
        <w:rPr>
          <w:rFonts w:ascii="Times New Roman" w:hAnsi="Times New Roman" w:cs="Times New Roman"/>
          <w:b/>
          <w:sz w:val="24"/>
          <w:szCs w:val="24"/>
        </w:rPr>
        <w:t>ZODIAC MEASURES</w:t>
      </w:r>
      <w:r w:rsidR="009205D5">
        <w:rPr>
          <w:rFonts w:ascii="Times New Roman" w:hAnsi="Times New Roman" w:cs="Times New Roman"/>
          <w:b/>
          <w:sz w:val="24"/>
          <w:szCs w:val="24"/>
        </w:rPr>
        <w:br/>
      </w:r>
    </w:p>
    <w:p w:rsidR="009205D5" w:rsidRDefault="009205D5" w:rsidP="008F488E">
      <w:pPr>
        <w:rPr>
          <w:b/>
        </w:rPr>
      </w:pPr>
      <w:r>
        <w:rPr>
          <w:b/>
        </w:rPr>
        <w:t>Clinical and Developmental Evaluation Measures</w:t>
      </w:r>
    </w:p>
    <w:tbl>
      <w:tblPr>
        <w:tblStyle w:val="TableGrid"/>
        <w:tblW w:w="9085" w:type="dxa"/>
        <w:tblLayout w:type="fixed"/>
        <w:tblLook w:val="04A0" w:firstRow="1" w:lastRow="0" w:firstColumn="1" w:lastColumn="0" w:noHBand="0" w:noVBand="1"/>
      </w:tblPr>
      <w:tblGrid>
        <w:gridCol w:w="1615"/>
        <w:gridCol w:w="3690"/>
        <w:gridCol w:w="2160"/>
        <w:gridCol w:w="1620"/>
      </w:tblGrid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 xml:space="preserve">Domain 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Specific Measures/Instruments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Participants Assessed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Time Involved (per participant)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Growth 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Length, weight, head circumference </w:t>
            </w:r>
          </w:p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  <w:highlight w:val="lightGray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5 minute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Physical health</w:t>
            </w:r>
          </w:p>
        </w:tc>
        <w:tc>
          <w:tcPr>
            <w:tcW w:w="3690" w:type="dxa"/>
          </w:tcPr>
          <w:p w:rsidR="004B4ABC" w:rsidRPr="001404CB" w:rsidRDefault="004B4ABC" w:rsidP="004B4ABC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Anomalies, general pediatric examination  </w:t>
            </w:r>
            <w:r w:rsidRPr="001404CB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American Academy of Pediatrics&lt;/Author&gt;&lt;Year&gt;2010&lt;/Year&gt;&lt;RecNum&gt;88&lt;/RecNum&gt;&lt;DisplayText&gt;[17]&lt;/DisplayText&gt;&lt;record&gt;&lt;rec-number&gt;88&lt;/rec-number&gt;&lt;foreign-keys&gt;&lt;key app="EN" db-id="55t5e9tpa229e6eep51vtfdxdtsde9pddf2w" timestamp="1479147635"&gt;88&lt;/key&gt;&lt;/foreign-keys&gt;&lt;ref-type name="Web Page"&gt;12&lt;/ref-type&gt;&lt;contributors&gt;&lt;authors&gt;&lt;author&gt;American Academy of Pediatrics,&lt;/author&gt;&lt;/authors&gt;&lt;/contributors&gt;&lt;titles&gt;&lt;title&gt;Bright Futures: Guidelines for Health Supervision of Infants, Children, and Adolescents, 3rd Edition. Visit Documentation Form: 18 month visit.&lt;/title&gt;&lt;/titles&gt;&lt;dates&gt;&lt;year&gt;2010&lt;/year&gt;&lt;/dates&gt;&lt;urls&gt;&lt;related-urls&gt;&lt;url&gt;https://brightfutures.aap.org/Bright%20Futures%20Documents/CoreTools18MonthVisit.pdf&lt;/url&gt;&lt;/related-urls&gt;&lt;/urls&gt;&lt;/record&gt;&lt;/Cite&gt;&lt;/EndNote&gt;</w:instrText>
            </w:r>
            <w:r w:rsidRPr="001404CB">
              <w:rPr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15 minute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Neurologic </w:t>
            </w:r>
          </w:p>
        </w:tc>
        <w:tc>
          <w:tcPr>
            <w:tcW w:w="3690" w:type="dxa"/>
          </w:tcPr>
          <w:p w:rsidR="004B4ABC" w:rsidRPr="001404CB" w:rsidRDefault="004B4ABC" w:rsidP="004B4ABC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General, posture, movement, tone, reflexes: Hammersmith Infant Neurological Exam (HINE), and an evaluation of cerebral palsy </w:t>
            </w:r>
            <w:r w:rsidRPr="001404CB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aataja&lt;/Author&gt;&lt;Year&gt;1999&lt;/Year&gt;&lt;RecNum&gt;89&lt;/RecNum&gt;&lt;DisplayText&gt;[18]&lt;/DisplayText&gt;&lt;record&gt;&lt;rec-number&gt;89&lt;/rec-number&gt;&lt;foreign-keys&gt;&lt;key app="EN" db-id="55t5e9tpa229e6eep51vtfdxdtsde9pddf2w" timestamp="1479148550"&gt;89&lt;/key&gt;&lt;/foreign-keys&gt;&lt;ref-type name="Journal Article"&gt;17&lt;/ref-type&gt;&lt;contributors&gt;&lt;authors&gt;&lt;author&gt;Haataja, L.&lt;/author&gt;&lt;author&gt;Mercuri, E.&lt;/author&gt;&lt;author&gt;Regev, R.&lt;/author&gt;&lt;author&gt;Cowan, F.&lt;/author&gt;&lt;author&gt;Rutherford, M.&lt;/author&gt;&lt;author&gt;Dubowitz, V.&lt;/author&gt;&lt;author&gt;Dubowitz, L.&lt;/author&gt;&lt;/authors&gt;&lt;/contributors&gt;&lt;auth-address&gt;Department of Pediatrics, Imperial College School of Medicine, Hammersmith Hospital, London, United Kingdom.&lt;/auth-address&gt;&lt;titles&gt;&lt;title&gt;Optimality score for the neurologic examination of the infant at 12 and 18 months of age&lt;/title&gt;&lt;secondary-title&gt;J Pediatr&lt;/secondary-title&gt;&lt;/titles&gt;&lt;periodical&gt;&lt;full-title&gt;J Pediatr&lt;/full-title&gt;&lt;/periodical&gt;&lt;pages&gt;153-61&lt;/pages&gt;&lt;volume&gt;135&lt;/volume&gt;&lt;number&gt;2 Pt 1&lt;/number&gt;&lt;keywords&gt;&lt;keyword&gt;Behavior/physiology&lt;/keyword&gt;&lt;keyword&gt;Child Development/*physiology&lt;/keyword&gt;&lt;keyword&gt;Cohort Studies&lt;/keyword&gt;&lt;keyword&gt;Female&lt;/keyword&gt;&lt;keyword&gt;Humans&lt;/keyword&gt;&lt;keyword&gt;Infant&lt;/keyword&gt;&lt;keyword&gt;Male&lt;/keyword&gt;&lt;keyword&gt;Motor Skills/physiology&lt;/keyword&gt;&lt;keyword&gt;Neurologic Examination/*methods&lt;/keyword&gt;&lt;keyword&gt;Reference Values&lt;/keyword&gt;&lt;keyword&gt;Reproducibility of Results&lt;/keyword&gt;&lt;/keywords&gt;&lt;dates&gt;&lt;year&gt;1999&lt;/year&gt;&lt;pub-dates&gt;&lt;date&gt;Aug&lt;/date&gt;&lt;/pub-dates&gt;&lt;/dates&gt;&lt;isbn&gt;0022-3476 (Print)&amp;#xD;0022-3476 (Linking)&lt;/isbn&gt;&lt;accession-num&gt;10431108&lt;/accession-num&gt;&lt;urls&gt;&lt;related-urls&gt;&lt;url&gt;http://www.ncbi.nlm.nih.gov/pubmed/10431108&lt;/url&gt;&lt;/related-urls&gt;&lt;/urls&gt;&lt;/record&gt;&lt;/Cite&gt;&lt;/EndNote&gt;</w:instrText>
            </w:r>
            <w:r w:rsidRPr="001404CB">
              <w:rPr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10 minute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Neurologic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Brain anatomy: </w:t>
            </w:r>
            <w:r>
              <w:rPr>
                <w:sz w:val="20"/>
                <w:szCs w:val="20"/>
              </w:rPr>
              <w:t>Computerized tomography</w:t>
            </w:r>
            <w:r w:rsidRPr="001404C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Referrals only: Children with microcephaly or significant delays (i.e. when clinically indicated) without available brain scans collected previously. 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30 – 60 minute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Vision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Visual acuity; evaluation of </w:t>
            </w:r>
            <w:r w:rsidR="00E54402">
              <w:rPr>
                <w:sz w:val="20"/>
                <w:szCs w:val="20"/>
              </w:rPr>
              <w:t>vision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All </w:t>
            </w:r>
          </w:p>
        </w:tc>
        <w:tc>
          <w:tcPr>
            <w:tcW w:w="1620" w:type="dxa"/>
          </w:tcPr>
          <w:p w:rsidR="004B4ABC" w:rsidRPr="001404CB" w:rsidRDefault="00E54402" w:rsidP="00E5440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</w:t>
            </w:r>
            <w:r w:rsidR="004B4ABC" w:rsidRPr="001404CB">
              <w:rPr>
                <w:sz w:val="20"/>
                <w:szCs w:val="20"/>
              </w:rPr>
              <w:t xml:space="preserve"> minutes</w:t>
            </w:r>
          </w:p>
        </w:tc>
      </w:tr>
      <w:tr w:rsidR="00E54402" w:rsidRPr="001404CB" w:rsidTr="004B4ABC">
        <w:tc>
          <w:tcPr>
            <w:tcW w:w="1615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ision</w:t>
            </w:r>
          </w:p>
        </w:tc>
        <w:tc>
          <w:tcPr>
            <w:tcW w:w="3690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unctional vision assessment</w:t>
            </w:r>
          </w:p>
        </w:tc>
        <w:tc>
          <w:tcPr>
            <w:tcW w:w="2160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rals only: Children who score below cut-off for ASQ problem solving domain and/or the HINE visual response</w:t>
            </w:r>
          </w:p>
        </w:tc>
        <w:tc>
          <w:tcPr>
            <w:tcW w:w="1620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 minute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Biological/blood</w:t>
            </w:r>
          </w:p>
        </w:tc>
        <w:tc>
          <w:tcPr>
            <w:tcW w:w="3690" w:type="dxa"/>
          </w:tcPr>
          <w:p w:rsidR="004B4ABC" w:rsidRPr="001404CB" w:rsidRDefault="004B4ABC" w:rsidP="004B4ABC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Blood sample for </w:t>
            </w:r>
            <w:r>
              <w:rPr>
                <w:sz w:val="20"/>
                <w:szCs w:val="20"/>
              </w:rPr>
              <w:t>ZIKV</w:t>
            </w:r>
            <w:r w:rsidRPr="001404CB">
              <w:rPr>
                <w:sz w:val="20"/>
                <w:szCs w:val="20"/>
              </w:rPr>
              <w:t>, lead, anemia, thyroid stimulation hormone, thyroxine (either free T4 or both total T4 and estimated free T4)</w:t>
            </w:r>
            <w:r>
              <w:rPr>
                <w:sz w:val="20"/>
                <w:szCs w:val="20"/>
              </w:rPr>
              <w:t>, and kidney and liver function tests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10 minutes</w:t>
            </w:r>
          </w:p>
        </w:tc>
      </w:tr>
      <w:tr w:rsidR="00E54402" w:rsidRPr="001404CB" w:rsidTr="004B4ABC">
        <w:tc>
          <w:tcPr>
            <w:tcW w:w="1615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ring</w:t>
            </w:r>
          </w:p>
        </w:tc>
        <w:tc>
          <w:tcPr>
            <w:tcW w:w="3690" w:type="dxa"/>
          </w:tcPr>
          <w:p w:rsidR="00E54402" w:rsidRPr="001404CB" w:rsidRDefault="00E54402" w:rsidP="004B4AB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udiologic Evaluation</w:t>
            </w:r>
          </w:p>
        </w:tc>
        <w:tc>
          <w:tcPr>
            <w:tcW w:w="2160" w:type="dxa"/>
          </w:tcPr>
          <w:p w:rsidR="00E54402" w:rsidRPr="001404CB" w:rsidRDefault="00E54402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rals only: Children who score below cut-off for the ASQ communication domain and/or the HINE auditory response</w:t>
            </w:r>
          </w:p>
        </w:tc>
        <w:tc>
          <w:tcPr>
            <w:tcW w:w="1620" w:type="dxa"/>
          </w:tcPr>
          <w:p w:rsidR="00E54402" w:rsidRPr="001404CB" w:rsidRDefault="00DA2F29" w:rsidP="00E5440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 hours</w:t>
            </w:r>
          </w:p>
        </w:tc>
      </w:tr>
    </w:tbl>
    <w:p w:rsidR="008F488E" w:rsidRDefault="008F488E" w:rsidP="008F488E">
      <w:pPr>
        <w:rPr>
          <w:i/>
        </w:rPr>
      </w:pPr>
    </w:p>
    <w:p w:rsidR="009205D5" w:rsidRDefault="009205D5" w:rsidP="008F488E">
      <w:pPr>
        <w:rPr>
          <w:i/>
        </w:rPr>
      </w:pPr>
    </w:p>
    <w:p w:rsidR="00DA2F29" w:rsidRDefault="00DA2F29" w:rsidP="008F488E">
      <w:pPr>
        <w:rPr>
          <w:i/>
        </w:rPr>
      </w:pPr>
    </w:p>
    <w:p w:rsidR="009205D5" w:rsidRPr="009205D5" w:rsidRDefault="009205D5" w:rsidP="008F488E">
      <w:pPr>
        <w:rPr>
          <w:b/>
        </w:rPr>
      </w:pPr>
      <w:r w:rsidRPr="009205D5">
        <w:rPr>
          <w:b/>
        </w:rPr>
        <w:lastRenderedPageBreak/>
        <w:t>Caregiver Report Measures</w:t>
      </w:r>
    </w:p>
    <w:tbl>
      <w:tblPr>
        <w:tblStyle w:val="TableGrid"/>
        <w:tblW w:w="9085" w:type="dxa"/>
        <w:tblLayout w:type="fixed"/>
        <w:tblLook w:val="04A0" w:firstRow="1" w:lastRow="0" w:firstColumn="1" w:lastColumn="0" w:noHBand="0" w:noVBand="1"/>
      </w:tblPr>
      <w:tblGrid>
        <w:gridCol w:w="1615"/>
        <w:gridCol w:w="3690"/>
        <w:gridCol w:w="2160"/>
        <w:gridCol w:w="1620"/>
      </w:tblGrid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Domain Assessed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Specific Measures/Instruments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Participants Assessed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1404CB">
              <w:rPr>
                <w:b/>
                <w:sz w:val="20"/>
                <w:szCs w:val="20"/>
              </w:rPr>
              <w:t>Time Involved (per participant)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Specific Health Information Collected Previously</w:t>
            </w:r>
          </w:p>
        </w:tc>
        <w:tc>
          <w:tcPr>
            <w:tcW w:w="369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Medical chart review for: Blood work (</w:t>
            </w:r>
            <w:r>
              <w:rPr>
                <w:sz w:val="20"/>
                <w:szCs w:val="20"/>
              </w:rPr>
              <w:t>ZIKV</w:t>
            </w:r>
            <w:r w:rsidRPr="001404CB">
              <w:rPr>
                <w:sz w:val="20"/>
                <w:szCs w:val="20"/>
              </w:rPr>
              <w:t>, other infections pre- and postnatal infections), EEG (seizures), brain scan, hearing tests, vision tests, other identified health and developmental concerns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6526E3" w:rsidP="00E5440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 minutes for office staff to pull medical records</w:t>
            </w:r>
          </w:p>
        </w:tc>
      </w:tr>
      <w:tr w:rsidR="004B4ABC" w:rsidRPr="001404CB" w:rsidTr="004B4ABC"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Demographic, other developmental, family functioning</w:t>
            </w:r>
          </w:p>
        </w:tc>
        <w:tc>
          <w:tcPr>
            <w:tcW w:w="3690" w:type="dxa"/>
          </w:tcPr>
          <w:p w:rsidR="004B4ABC" w:rsidRPr="001404CB" w:rsidRDefault="004B4ABC" w:rsidP="004B4ABC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Sleep, breastfeeding, immunizations, vision, financial impact on family: </w:t>
            </w:r>
            <w:r>
              <w:rPr>
                <w:sz w:val="20"/>
                <w:szCs w:val="20"/>
              </w:rPr>
              <w:t>caregiver</w:t>
            </w:r>
            <w:r w:rsidRPr="001404CB">
              <w:rPr>
                <w:sz w:val="20"/>
                <w:szCs w:val="20"/>
              </w:rPr>
              <w:t xml:space="preserve"> questionnaire  </w:t>
            </w:r>
            <w:r w:rsidRPr="001404CB">
              <w:rPr>
                <w:sz w:val="20"/>
                <w:szCs w:val="20"/>
              </w:rPr>
              <w:fldChar w:fldCharType="begin">
                <w:fldData xml:space="preserve">PEVuZE5vdGU+PENpdGU+PEF1dGhvcj5SdXNzZWxsPC9BdXRob3I+PFllYXI+MjAxNjwvWWVhcj48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SdXNzZWxsPC9BdXRob3I+PFllYXI+MjAxNjwvWWVhcj48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404CB">
              <w:rPr>
                <w:sz w:val="20"/>
                <w:szCs w:val="20"/>
              </w:rPr>
            </w:r>
            <w:r w:rsidRPr="001404CB">
              <w:rPr>
                <w:sz w:val="20"/>
                <w:szCs w:val="20"/>
              </w:rPr>
              <w:fldChar w:fldCharType="end"/>
            </w:r>
            <w:r w:rsidRPr="001404C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10 minutes</w:t>
            </w:r>
          </w:p>
        </w:tc>
      </w:tr>
      <w:tr w:rsidR="004B4ABC" w:rsidRPr="001404CB" w:rsidTr="004B4ABC">
        <w:trPr>
          <w:trHeight w:val="638"/>
        </w:trPr>
        <w:tc>
          <w:tcPr>
            <w:tcW w:w="1615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Neurologic</w:t>
            </w:r>
          </w:p>
        </w:tc>
        <w:tc>
          <w:tcPr>
            <w:tcW w:w="3690" w:type="dxa"/>
          </w:tcPr>
          <w:p w:rsidR="004B4ABC" w:rsidRPr="001404CB" w:rsidRDefault="00B83567" w:rsidP="00B83567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izures: screening test </w:t>
            </w:r>
            <w:r w:rsidR="004B4ABC" w:rsidRPr="001404C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All </w:t>
            </w:r>
          </w:p>
        </w:tc>
        <w:tc>
          <w:tcPr>
            <w:tcW w:w="1620" w:type="dxa"/>
          </w:tcPr>
          <w:p w:rsidR="004B4ABC" w:rsidRPr="001404CB" w:rsidRDefault="004B4ABC" w:rsidP="00E54402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5 – 10 minutes</w:t>
            </w:r>
          </w:p>
        </w:tc>
      </w:tr>
      <w:tr w:rsidR="00E64FE3" w:rsidRPr="001404CB" w:rsidTr="004B4ABC">
        <w:tc>
          <w:tcPr>
            <w:tcW w:w="1615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Developmental</w:t>
            </w:r>
          </w:p>
        </w:tc>
        <w:tc>
          <w:tcPr>
            <w:tcW w:w="369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  <w:highlight w:val="cyan"/>
              </w:rPr>
            </w:pPr>
            <w:r>
              <w:rPr>
                <w:sz w:val="20"/>
                <w:szCs w:val="20"/>
              </w:rPr>
              <w:t xml:space="preserve">Communication, motor, personal/social: Ages and Stages Questionnaire (ASQ) </w:t>
            </w:r>
          </w:p>
        </w:tc>
        <w:tc>
          <w:tcPr>
            <w:tcW w:w="216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E64FE3" w:rsidRPr="001404CB" w:rsidDel="00CA500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5 </w:t>
            </w:r>
            <w:r w:rsidRPr="001404CB">
              <w:rPr>
                <w:sz w:val="20"/>
                <w:szCs w:val="20"/>
              </w:rPr>
              <w:t>minutes</w:t>
            </w:r>
          </w:p>
        </w:tc>
      </w:tr>
      <w:tr w:rsidR="00E64FE3" w:rsidRPr="001404CB" w:rsidTr="004B4ABC">
        <w:tc>
          <w:tcPr>
            <w:tcW w:w="1615" w:type="dxa"/>
          </w:tcPr>
          <w:p w:rsidR="00E64FE3" w:rsidRPr="001404CB" w:rsidRDefault="00E64FE3" w:rsidP="00E64F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velopmental</w:t>
            </w:r>
          </w:p>
        </w:tc>
        <w:tc>
          <w:tcPr>
            <w:tcW w:w="3690" w:type="dxa"/>
          </w:tcPr>
          <w:p w:rsidR="00E64FE3" w:rsidRPr="001404CB" w:rsidDel="00311505" w:rsidRDefault="00E64FE3" w:rsidP="00E64F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lf-regulation, communication, autonomy, coping, relationships: Ages and Stages Questionnaire – Socioemotional (ASQ-SE)</w:t>
            </w:r>
          </w:p>
        </w:tc>
        <w:tc>
          <w:tcPr>
            <w:tcW w:w="2160" w:type="dxa"/>
          </w:tcPr>
          <w:p w:rsidR="00E64FE3" w:rsidRPr="001404CB" w:rsidRDefault="00E64FE3" w:rsidP="00E64F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E64FE3" w:rsidRPr="001404CB" w:rsidRDefault="00E64FE3" w:rsidP="00E64F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 minutes</w:t>
            </w:r>
          </w:p>
        </w:tc>
      </w:tr>
      <w:tr w:rsidR="00E64FE3" w:rsidRPr="001404CB" w:rsidTr="004B4ABC">
        <w:tc>
          <w:tcPr>
            <w:tcW w:w="1615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Maternal health</w:t>
            </w:r>
          </w:p>
        </w:tc>
        <w:tc>
          <w:tcPr>
            <w:tcW w:w="369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Depression (need to consider referral if significant depression or suicidal thoughts are reported) PHQ-9  </w:t>
            </w:r>
            <w:r w:rsidRPr="001404CB">
              <w:rPr>
                <w:sz w:val="20"/>
                <w:szCs w:val="20"/>
              </w:rPr>
              <w:fldChar w:fldCharType="begin">
                <w:fldData xml:space="preserve">PEVuZE5vdGU+PENpdGU+PEF1dGhvcj5Lcm9lbmtlPC9BdXRob3I+PFllYXI+MjAwMTwvWWVhcj48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cm9lbmtlPC9BdXRob3I+PFllYXI+MjAwMTwvWWVhcj48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1404CB">
              <w:rPr>
                <w:sz w:val="20"/>
                <w:szCs w:val="20"/>
              </w:rPr>
            </w:r>
            <w:r w:rsidRPr="001404CB">
              <w:rPr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 xml:space="preserve">All </w:t>
            </w:r>
          </w:p>
        </w:tc>
        <w:tc>
          <w:tcPr>
            <w:tcW w:w="162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5 minutes</w:t>
            </w:r>
          </w:p>
        </w:tc>
      </w:tr>
      <w:tr w:rsidR="00E64FE3" w:rsidRPr="001404CB" w:rsidTr="004B4ABC">
        <w:tc>
          <w:tcPr>
            <w:tcW w:w="1615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Family functioning</w:t>
            </w:r>
          </w:p>
        </w:tc>
        <w:tc>
          <w:tcPr>
            <w:tcW w:w="369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regiver stress: Parenting stress index</w:t>
            </w:r>
          </w:p>
        </w:tc>
        <w:tc>
          <w:tcPr>
            <w:tcW w:w="216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All</w:t>
            </w:r>
          </w:p>
        </w:tc>
        <w:tc>
          <w:tcPr>
            <w:tcW w:w="1620" w:type="dxa"/>
          </w:tcPr>
          <w:p w:rsidR="00E64FE3" w:rsidRPr="001404CB" w:rsidRDefault="00E64FE3" w:rsidP="00E64FE3">
            <w:pPr>
              <w:spacing w:after="200" w:line="276" w:lineRule="auto"/>
              <w:rPr>
                <w:sz w:val="20"/>
                <w:szCs w:val="20"/>
              </w:rPr>
            </w:pPr>
            <w:r w:rsidRPr="001404CB">
              <w:rPr>
                <w:sz w:val="20"/>
                <w:szCs w:val="20"/>
              </w:rPr>
              <w:t>10 minutes</w:t>
            </w:r>
          </w:p>
        </w:tc>
      </w:tr>
    </w:tbl>
    <w:p w:rsidR="004B4ABC" w:rsidRPr="008F488E" w:rsidRDefault="004B4ABC" w:rsidP="008F488E">
      <w:pPr>
        <w:rPr>
          <w:i/>
        </w:rPr>
      </w:pPr>
    </w:p>
    <w:p w:rsidR="00DC57CC" w:rsidRDefault="00DC57CC"/>
    <w:sectPr w:rsidR="00DC57CC" w:rsidSect="006C6578">
      <w:footerReference w:type="default" r:id="rId8"/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54402" w:rsidRDefault="00E54402" w:rsidP="008B5D54">
      <w:pPr>
        <w:spacing w:after="0" w:line="240" w:lineRule="auto"/>
      </w:pPr>
      <w:r>
        <w:separator/>
      </w:r>
    </w:p>
  </w:endnote>
  <w:endnote w:type="continuationSeparator" w:id="0">
    <w:p w:rsidR="00E54402" w:rsidRDefault="00E54402" w:rsidP="008B5D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1163837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54402" w:rsidRDefault="00E5440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F0DA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54402" w:rsidRDefault="00E5440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54402" w:rsidRDefault="00E54402" w:rsidP="008B5D54">
      <w:pPr>
        <w:spacing w:after="0" w:line="240" w:lineRule="auto"/>
      </w:pPr>
      <w:r>
        <w:separator/>
      </w:r>
    </w:p>
  </w:footnote>
  <w:footnote w:type="continuationSeparator" w:id="0">
    <w:p w:rsidR="00E54402" w:rsidRDefault="00E54402" w:rsidP="008B5D5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DateAndTime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867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0716"/>
    <w:rsid w:val="00064A17"/>
    <w:rsid w:val="0007798C"/>
    <w:rsid w:val="002548C7"/>
    <w:rsid w:val="003915C0"/>
    <w:rsid w:val="004B4ABC"/>
    <w:rsid w:val="004D0CD2"/>
    <w:rsid w:val="00512B46"/>
    <w:rsid w:val="006526E3"/>
    <w:rsid w:val="006C6578"/>
    <w:rsid w:val="0085109E"/>
    <w:rsid w:val="008B5D54"/>
    <w:rsid w:val="008F488E"/>
    <w:rsid w:val="00900716"/>
    <w:rsid w:val="009205D5"/>
    <w:rsid w:val="009E7C5A"/>
    <w:rsid w:val="00A517D6"/>
    <w:rsid w:val="00B55735"/>
    <w:rsid w:val="00B608AC"/>
    <w:rsid w:val="00B83567"/>
    <w:rsid w:val="00B946AD"/>
    <w:rsid w:val="00DA2F29"/>
    <w:rsid w:val="00DC57CC"/>
    <w:rsid w:val="00E54402"/>
    <w:rsid w:val="00E64FE3"/>
    <w:rsid w:val="00E91238"/>
    <w:rsid w:val="00EF0DA5"/>
    <w:rsid w:val="00EF3A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67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styleId="BalloonText">
    <w:name w:val="Balloon Text"/>
    <w:basedOn w:val="Normal"/>
    <w:link w:val="BalloonTextChar"/>
    <w:uiPriority w:val="99"/>
    <w:semiHidden/>
    <w:unhideWhenUsed/>
    <w:rsid w:val="00064A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4A1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4B4A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unhideWhenUsed/>
    <w:rsid w:val="00E64F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64F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64FE3"/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styleId="BalloonText">
    <w:name w:val="Balloon Text"/>
    <w:basedOn w:val="Normal"/>
    <w:link w:val="BalloonTextChar"/>
    <w:uiPriority w:val="99"/>
    <w:semiHidden/>
    <w:unhideWhenUsed/>
    <w:rsid w:val="00064A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4A1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4B4A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unhideWhenUsed/>
    <w:rsid w:val="00E64F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64F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64FE3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A7057D-0255-44B3-B931-3C28C95522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42</Words>
  <Characters>4235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49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tzky, Kim (CDC/ONDIEH/NCBDDD) (CTR)</dc:creator>
  <cp:keywords/>
  <dc:description/>
  <cp:lastModifiedBy>SYSTEM</cp:lastModifiedBy>
  <cp:revision>2</cp:revision>
  <cp:lastPrinted>2017-02-17T20:28:00Z</cp:lastPrinted>
  <dcterms:created xsi:type="dcterms:W3CDTF">2017-07-17T14:52:00Z</dcterms:created>
  <dcterms:modified xsi:type="dcterms:W3CDTF">2017-07-17T14:52:00Z</dcterms:modified>
</cp:coreProperties>
</file>